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308EEFE0"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4F5488">
        <w:t>.</w:t>
      </w:r>
      <w:r w:rsidR="00AC3168">
        <w:t xml:space="preserve"> </w:t>
      </w:r>
    </w:p>
    <w:p w14:paraId="16D61559" w14:textId="3FF8252C"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7F7FAC41" w14:textId="063A67A7" w:rsidR="004F5488"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 and a wide range of chromatographic conditions (pH, organic modifier, temperature, gradient program). </w:t>
      </w:r>
      <w:r w:rsidR="006D65BE">
        <w:t xml:space="preserve">The </w:t>
      </w:r>
      <w:r w:rsidR="004F5488">
        <w:t>general idea is to statistically characterize the retention of acids, bases and neutral analytes</w:t>
      </w:r>
      <w:r w:rsidR="006D65BE">
        <w:t xml:space="preserve"> </w:t>
      </w:r>
      <w:r w:rsidR="004F5488">
        <w:t xml:space="preserve">using </w:t>
      </w:r>
      <w:r w:rsidR="005F7416">
        <w:t>common</w:t>
      </w:r>
      <w:r w:rsidR="004F5488">
        <w:t xml:space="preserve"> chromatographic parameters</w:t>
      </w:r>
      <w:r w:rsidR="005F7416">
        <w:t xml:space="preserve">, such as </w:t>
      </w:r>
      <w:proofErr w:type="spellStart"/>
      <w:r w:rsidR="005F7416">
        <w:t>logkw</w:t>
      </w:r>
      <w:proofErr w:type="spellEnd"/>
      <w:r w:rsidR="005F7416">
        <w:t xml:space="preserve"> and S of the Neue model. </w:t>
      </w:r>
    </w:p>
    <w:p w14:paraId="6F4DCDD0" w14:textId="547AA102"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xml:space="preserve">, Germany) was selected to find all the matches per formula using “Batch Targeted Feature Extraction” (containing </w:t>
      </w:r>
      <w:r w:rsidRPr="00CB00D3">
        <w:lastRenderedPageBreak/>
        <w:t>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D312FC"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D312FC"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D312FC"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D312FC"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D312FC"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4D8347CD"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E629E68"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 (</w:t>
      </w:r>
      <w:r w:rsidR="006A0461" w:rsidRPr="006A0461">
        <w:t>https://github.com/</w:t>
      </w:r>
      <w:r w:rsidR="006A0461">
        <w:t>w</w:t>
      </w:r>
      <w:r w:rsidR="006A0461" w:rsidRPr="006A0461">
        <w:t>iczling/columncomparison</w:t>
      </w:r>
      <w:r w:rsidRPr="00015E77">
        <w:t xml:space="preserve">). The raw data </w:t>
      </w:r>
      <w:r w:rsidRPr="00015E77">
        <w:lastRenderedPageBreak/>
        <w:t>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7C3E6CFD" w:rsidR="008451C4" w:rsidRDefault="008451C4" w:rsidP="008451C4">
      <w:pPr>
        <w:pStyle w:val="TAMainText"/>
      </w:pPr>
      <w:r>
        <w:rPr>
          <w:b/>
          <w:bCs/>
        </w:rPr>
        <w:t xml:space="preserve">Decision making. </w:t>
      </w:r>
      <w:r>
        <w:t xml:space="preserve">The Bayesian-based optimal decision is the one that maximizes expected utility. To find the maximum </w:t>
      </w:r>
      <w:r w:rsidR="002B70F2">
        <w:t>one need to</w:t>
      </w:r>
      <w:r>
        <w:t xml:space="preserve"> specify a notion of utility to each uncertainty chromatogram predicted for</w:t>
      </w:r>
      <w:r w:rsidRPr="008451C4">
        <w:t xml:space="preserve"> a wide range of chromatographic conditions</w:t>
      </w:r>
      <w:r>
        <w:t xml:space="preserve">. </w:t>
      </w:r>
      <w:r w:rsidR="00413AAC">
        <w:t>We used individual and limited predictions</w:t>
      </w:r>
      <w:r w:rsidR="002B70F2">
        <w:t xml:space="preserve"> in this work</w:t>
      </w:r>
      <w:r w:rsidR="00413AAC">
        <w:t xml:space="preserve">. </w:t>
      </w:r>
      <w:r>
        <w:t xml:space="preserve">The utility function </w:t>
      </w:r>
      <w:r w:rsidR="00413AAC">
        <w:t>(</w:t>
      </w:r>
      <w:r w:rsidR="00413AAC" w:rsidRPr="00413AAC">
        <w:rPr>
          <w:i/>
          <w:iCs/>
        </w:rPr>
        <w:t>U</w:t>
      </w:r>
      <w:r w:rsidR="00413AAC">
        <w:t xml:space="preserve">) </w:t>
      </w:r>
      <w:r w:rsidR="002B70F2">
        <w:t>was</w:t>
      </w:r>
      <w:r>
        <w:t xml:space="preserve"> calculated based on the lowest retention time across analytes (</w:t>
      </w:r>
      <w:proofErr w:type="spellStart"/>
      <w:r w:rsidRPr="008451C4">
        <w:rPr>
          <w:i/>
          <w:iCs/>
        </w:rPr>
        <w:t>mintr</w:t>
      </w:r>
      <w:proofErr w:type="spellEnd"/>
      <w:r>
        <w:t>), the highest retention time across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 less than 2 min, or the difference in retention times is less than 2. Otherwise, it favor</w:t>
      </w:r>
      <w:r w:rsidR="002B70F2">
        <w:t>ed</w:t>
      </w:r>
      <w:r>
        <w:t xml:space="preserve"> shorter runs. </w:t>
      </w:r>
    </w:p>
    <w:p w14:paraId="45EB89BA" w14:textId="0A403B63" w:rsidR="008451C4" w:rsidRPr="00413AAC" w:rsidRDefault="00D312FC" w:rsidP="008451C4">
      <w:pPr>
        <w:rPr>
          <w:sz w:val="14"/>
          <w:szCs w:val="14"/>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47FE6D51" w14:textId="77777777" w:rsidR="008E0518" w:rsidRDefault="00B73148" w:rsidP="00D46423">
      <w:pPr>
        <w:rPr>
          <w:rFonts w:ascii="Times New Roman" w:hAnsi="Times New Roman"/>
        </w:rPr>
      </w:pPr>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4F36EC">
        <w:t xml:space="preserve">. </w:t>
      </w:r>
      <w:r w:rsidR="00CB7D4B">
        <w:t>It</w:t>
      </w:r>
      <w:r w:rsidR="004F36EC">
        <w:t xml:space="preserve"> </w:t>
      </w:r>
      <w:r w:rsidR="00CB7D4B">
        <w:t xml:space="preserve">also </w:t>
      </w:r>
      <w:r w:rsidR="004F36EC">
        <w:t>allow</w:t>
      </w:r>
      <w:r w:rsidR="00CB7D4B">
        <w:t xml:space="preserve"> </w:t>
      </w:r>
      <w:r w:rsidR="004F36EC">
        <w:t>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w:t>
      </w:r>
      <w:r w:rsidR="00D46423">
        <w:t xml:space="preserve">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9B6766">
        <w:rPr>
          <w:rFonts w:ascii="Times New Roman" w:hAnsi="Times New Roman"/>
        </w:rPr>
        <w:t>ρ</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the between analyte variabilities are on a log (with base 10) scale, all standard deviations has to be interpreted accordingly</w:t>
      </w:r>
      <w:r w:rsidR="008E0518">
        <w:t xml:space="preserve"> for the retention factor</w:t>
      </w:r>
      <w:r w:rsidR="00DA6495">
        <w:t xml:space="preserve">. For example the between analyte variability of 0.1 for </w:t>
      </w:r>
      <w:proofErr w:type="spellStart"/>
      <w:r w:rsidR="00DA6495">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from exp(-2.3*0.1)=</w:t>
      </w:r>
      <w:r w:rsidR="00DA6495" w:rsidRPr="00DF55E7">
        <w:t>0.79</w:t>
      </w:r>
      <w:r w:rsidR="00DA6495">
        <w:t xml:space="preserve"> to exp(2.3*0.1)=1.26.</w:t>
      </w:r>
      <w:r w:rsidR="00DA6495" w:rsidRPr="00D35AEA">
        <w:rPr>
          <w:rFonts w:ascii="Times New Roman" w:hAnsi="Times New Roman"/>
        </w:rPr>
        <w:t xml:space="preserve"> </w:t>
      </w:r>
    </w:p>
    <w:p w14:paraId="4BE5B91E" w14:textId="77777777" w:rsidR="008E0518" w:rsidRDefault="00715AD8" w:rsidP="00D46423">
      <w:r>
        <w:t xml:space="preserve">The log P effect </w:t>
      </w:r>
      <w:r w:rsidR="00230674">
        <w:t xml:space="preserve">for </w:t>
      </w:r>
      <w:proofErr w:type="spellStart"/>
      <w:r>
        <w:t>logkw</w:t>
      </w:r>
      <w:proofErr w:type="spellEnd"/>
      <w:r>
        <w:t xml:space="preserve"> and S1</w:t>
      </w:r>
      <w:r w:rsidR="008E0518">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parameter are small. The largest difference is between </w:t>
      </w:r>
      <w:proofErr w:type="spellStart"/>
      <w:r>
        <w:t>XBridge</w:t>
      </w:r>
      <w:proofErr w:type="spellEnd"/>
      <w:r>
        <w:t xml:space="preserve"> C8 and Xterra MS C18 (about 0.18) for cS1. </w:t>
      </w:r>
    </w:p>
    <w:p w14:paraId="598539E8" w14:textId="7A0836E6" w:rsidR="008E0518" w:rsidRDefault="0002176F" w:rsidP="00D46423">
      <w:r>
        <w:t xml:space="preserve">The S1 is higher </w:t>
      </w:r>
      <w:r w:rsidR="00715AD8">
        <w:t>in</w:t>
      </w:r>
      <w:r>
        <w:t xml:space="preserve"> ACN </w:t>
      </w:r>
      <w:r w:rsidR="00715AD8">
        <w:t>than in</w:t>
      </w:r>
      <w:r>
        <w:t xml:space="preserve"> MeOH</w:t>
      </w:r>
      <w:r w:rsidR="00715AD8">
        <w:t xml:space="preserve"> by 0.61</w:t>
      </w:r>
      <w:r>
        <w:t xml:space="preserve"> for </w:t>
      </w:r>
      <w:proofErr w:type="spellStart"/>
      <w:r>
        <w:t>XBridge</w:t>
      </w:r>
      <w:proofErr w:type="spellEnd"/>
      <w:r>
        <w:t xml:space="preserve"> Shield RP18 column, and this difference is</w:t>
      </w:r>
      <w:r w:rsidR="00715AD8">
        <w:t xml:space="preserve"> higher by </w:t>
      </w:r>
      <w:r>
        <w:t>0.15 0.81, 0.51, 0.04</w:t>
      </w:r>
      <w:r w:rsidR="002B70F2">
        <w:t xml:space="preserve"> for </w:t>
      </w:r>
      <w:proofErr w:type="spellStart"/>
      <w:r w:rsidR="002B70F2" w:rsidRPr="008441E0">
        <w:t>XTerra</w:t>
      </w:r>
      <w:proofErr w:type="spellEnd"/>
      <w:r w:rsidR="002B70F2" w:rsidRPr="008441E0">
        <w:t xml:space="preserve"> MS C18</w:t>
      </w:r>
      <w:r w:rsidR="002B70F2">
        <w:t xml:space="preserve">, </w:t>
      </w:r>
      <w:proofErr w:type="spellStart"/>
      <w:r w:rsidR="002B70F2" w:rsidRPr="008441E0">
        <w:t>XBridge</w:t>
      </w:r>
      <w:proofErr w:type="spellEnd"/>
      <w:r w:rsidR="002B70F2" w:rsidRPr="008441E0">
        <w:t xml:space="preserve"> Phenyl</w:t>
      </w:r>
      <w:r w:rsidR="002B70F2">
        <w:t xml:space="preserve">, </w:t>
      </w:r>
      <w:proofErr w:type="spellStart"/>
      <w:r w:rsidR="002B70F2" w:rsidRPr="008441E0">
        <w:t>XBridge</w:t>
      </w:r>
      <w:proofErr w:type="spellEnd"/>
      <w:r w:rsidR="002B70F2" w:rsidRPr="008441E0">
        <w:t xml:space="preserve"> C8</w:t>
      </w:r>
      <w:r w:rsidR="002B70F2">
        <w:t xml:space="preserve"> and </w:t>
      </w:r>
      <w:r w:rsidR="002B70F2" w:rsidRPr="008441E0">
        <w:t>Xterra MS C8</w:t>
      </w:r>
      <w:r>
        <w:t>.</w:t>
      </w:r>
      <w:r w:rsidR="00715AD8">
        <w:t xml:space="preserve"> </w:t>
      </w:r>
      <w:r w:rsidR="008E0518">
        <w:t xml:space="preserve">The BAV for </w:t>
      </w:r>
      <w:r w:rsidR="008E0518">
        <w:rPr>
          <w:rFonts w:ascii="Times New Roman" w:hAnsi="Times New Roman"/>
        </w:rPr>
        <w:t>dS1</w:t>
      </w:r>
      <w:r w:rsidR="008E0518">
        <w:t xml:space="preserve"> (</w:t>
      </w:r>
      <w:r w:rsidR="008E0518">
        <w:rPr>
          <w:rFonts w:ascii="Times New Roman" w:hAnsi="Times New Roman"/>
        </w:rPr>
        <w:t>ω</w:t>
      </w:r>
      <w:r w:rsidR="008E0518">
        <w:rPr>
          <w:vertAlign w:val="subscript"/>
        </w:rPr>
        <w:t>dS1</w:t>
      </w:r>
      <w:r w:rsidR="008E0518">
        <w:t xml:space="preserve">) </w:t>
      </w:r>
      <w:r w:rsidR="008E0518" w:rsidRPr="008E0518">
        <w:t>is about (0.55)</w:t>
      </w:r>
      <w:r w:rsidR="008E0518">
        <w:t xml:space="preserve"> and for column effect range from (0.14-0.47)</w:t>
      </w:r>
    </w:p>
    <w:p w14:paraId="3C0CF511" w14:textId="77777777" w:rsidR="008E0518" w:rsidRDefault="008E0518" w:rsidP="00D46423"/>
    <w:p w14:paraId="1D817E03" w14:textId="670B6ACC" w:rsidR="00122CCD" w:rsidRDefault="00715AD8" w:rsidP="00D46423">
      <w:r>
        <w:t xml:space="preserve">The effect of temperatures are small and consisted with prior knowledge. The </w:t>
      </w:r>
      <w:r w:rsidR="00EF598D">
        <w:t xml:space="preserve">column effects on temperature seems to the larges for </w:t>
      </w:r>
      <w:proofErr w:type="spellStart"/>
      <w:r>
        <w:t>XBridge</w:t>
      </w:r>
      <w:proofErr w:type="spellEnd"/>
      <w:r>
        <w:t xml:space="preserve"> Phenyl column.</w:t>
      </w:r>
    </w:p>
    <w:p w14:paraId="522D5BD9" w14:textId="46F9A666" w:rsidR="00D46423" w:rsidRDefault="00D46423" w:rsidP="00D46423">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w:t>
      </w:r>
      <w:r w:rsidR="00837702">
        <w:t>column effects</w:t>
      </w:r>
      <w:r>
        <w:t xml:space="preserve"> for that parameter are</w:t>
      </w:r>
      <w:r w:rsidR="00837702">
        <w:t xml:space="preserve"> very</w:t>
      </w:r>
      <w:r>
        <w:t xml:space="preserve"> small. 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7271820D" w14:textId="46B5CEDC" w:rsidR="00837702" w:rsidRDefault="00837702" w:rsidP="00D46423">
      <w:r>
        <w:t>…</w:t>
      </w:r>
    </w:p>
    <w:p w14:paraId="6B3ECF04" w14:textId="6CDE2177" w:rsidR="00681A67" w:rsidRPr="00AF079C" w:rsidRDefault="00D44835" w:rsidP="006F1F34">
      <w:pPr>
        <w:pStyle w:val="TAMainText"/>
      </w:pPr>
      <w:r>
        <w:rPr>
          <w:noProof/>
        </w:rPr>
        <w:drawing>
          <wp:inline distT="0" distB="0" distL="0" distR="0" wp14:anchorId="20B6B630" wp14:editId="0E4170C8">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6BB18C7" w:rsidR="006F1F34" w:rsidRDefault="00681A67" w:rsidP="006F1F34">
      <w:pPr>
        <w:pStyle w:val="VAFigureCaption"/>
      </w:pPr>
      <w:r w:rsidRPr="0046593F">
        <w:lastRenderedPageBreak/>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3E3FDA7A" w14:textId="77777777" w:rsidR="00CB7D4B" w:rsidRDefault="00CB7D4B" w:rsidP="00CB7D4B">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applicability for predictions. The individual and population predictions for several analytes are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e added predicted value of </w:t>
      </w:r>
      <w:proofErr w:type="spellStart"/>
      <w:r>
        <w:t>XBridge</w:t>
      </w:r>
      <w:proofErr w:type="spellEnd"/>
      <w:r>
        <w:t xml:space="preserve"> Shield RP18 data.</w:t>
      </w:r>
    </w:p>
    <w:p w14:paraId="72B253A5" w14:textId="77777777" w:rsidR="00CB7D4B" w:rsidRPr="00CB7D4B" w:rsidRDefault="00CB7D4B" w:rsidP="00CB7D4B"/>
    <w:p w14:paraId="04A1DF6C" w14:textId="3436D9E2" w:rsidR="009257C7" w:rsidRPr="00AF079C" w:rsidRDefault="00410C59" w:rsidP="00D46423">
      <w:r>
        <w:tab/>
      </w:r>
      <w:r w:rsidR="00D728DD">
        <w:rPr>
          <w:noProof/>
        </w:rPr>
        <w:drawing>
          <wp:inline distT="0" distB="0" distL="0" distR="0" wp14:anchorId="37517AE2" wp14:editId="4BE56FD1">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188746E4"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050891">
        <w:t xml:space="preserve"> (column effects)</w:t>
      </w:r>
      <w:r w:rsidR="008501C8" w:rsidRPr="006F1F34">
        <w:t>.</w:t>
      </w:r>
    </w:p>
    <w:p w14:paraId="19D7BE07" w14:textId="4D2D0B1E" w:rsidR="009257C7" w:rsidRPr="009257C7" w:rsidRDefault="00D728DD" w:rsidP="009257C7">
      <w:r>
        <w:rPr>
          <w:noProof/>
        </w:rPr>
        <w:drawing>
          <wp:inline distT="0" distB="0" distL="0" distR="0" wp14:anchorId="54106E84" wp14:editId="49D1858A">
            <wp:extent cx="3044825" cy="2282825"/>
            <wp:effectExtent l="0" t="0" r="3175" b="317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282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w:t>
      </w:r>
      <w:r w:rsidRPr="00384D2E">
        <w:t xml:space="preserve">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6398ABE9" w14:textId="02C228FC"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rsidR="0021715D">
        <w:t>the</w:t>
      </w:r>
      <w:r w:rsidR="007F7759">
        <w:t xml:space="preserve"> joined effect of</w:t>
      </w:r>
      <w:r>
        <w:t xml:space="preserve"> parameter</w:t>
      </w:r>
      <w:r w:rsidR="007F7759">
        <w:t>s</w:t>
      </w:r>
      <w:r w:rsidR="00936EA2">
        <w:t xml:space="preserve">, </w:t>
      </w:r>
      <w:r w:rsidR="0032296C">
        <w:t>we simulated th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We also provide various isocratic prediction for</w:t>
      </w:r>
      <w:r w:rsidR="0021715D">
        <w:t xml:space="preserve"> 6</w:t>
      </w:r>
      <w:r w:rsidR="00131473">
        <w:t xml:space="preserve">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5CE37B13" w:rsidR="00681A67" w:rsidRPr="00AF079C" w:rsidRDefault="00D728DD" w:rsidP="006F1F34">
      <w:pPr>
        <w:pStyle w:val="TAMainText"/>
      </w:pPr>
      <w:r>
        <w:rPr>
          <w:noProof/>
        </w:rPr>
        <w:drawing>
          <wp:inline distT="0" distB="0" distL="0" distR="0" wp14:anchorId="1DF57AC5" wp14:editId="5E24AE8B">
            <wp:extent cx="3044825" cy="3044825"/>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7540D818"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2A16">
        <w:t>.</w:t>
      </w:r>
    </w:p>
    <w:p w14:paraId="3AAA80D3" w14:textId="4725F680" w:rsidR="009B77F4" w:rsidRDefault="00795055" w:rsidP="009B77F4">
      <w:r>
        <w:t>The model provides quantitative results allowing to predict likely chromatogram</w:t>
      </w:r>
      <w:r w:rsidR="00D0227F">
        <w:t xml:space="preserve"> given various </w:t>
      </w:r>
      <w:r w:rsidR="00911FDD">
        <w:t>number of experimental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 xml:space="preserve">he comparison of </w:t>
      </w:r>
      <w:r w:rsidR="006866F8">
        <w:t xml:space="preserve">individual, </w:t>
      </w:r>
      <w:r w:rsidR="00681A67" w:rsidRPr="00AF079C">
        <w:t>population</w:t>
      </w:r>
      <w:r w:rsidR="006866F8">
        <w:t xml:space="preserve"> </w:t>
      </w:r>
      <w:r w:rsidR="00681A67" w:rsidRPr="00AF079C">
        <w:t>and limited data predictions</w:t>
      </w:r>
      <w:r w:rsidR="006866F8">
        <w:t>.</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w:t>
      </w:r>
      <w:r w:rsidR="006866F8">
        <w:t>are very uncertain and of l</w:t>
      </w:r>
      <w:r w:rsidR="00124D57">
        <w:t xml:space="preserve">imited usefulness. </w:t>
      </w:r>
      <w:r w:rsidR="004C3D84">
        <w:t>Basically</w:t>
      </w:r>
      <w:r w:rsidR="006866F8">
        <w:t>, th</w:t>
      </w:r>
      <w:r w:rsidR="00C47C14">
        <w:t>e</w:t>
      </w:r>
      <w:r w:rsidR="006866F8">
        <w:t>y</w:t>
      </w:r>
      <w:r w:rsidR="004C3D84">
        <w:t xml:space="preserve"> </w:t>
      </w:r>
      <w:r w:rsidR="0087420D">
        <w:t>are</w:t>
      </w:r>
      <w:r w:rsidR="004C3D84">
        <w:t xml:space="preserve"> driven by unexplained </w:t>
      </w:r>
      <w:r w:rsidR="006866F8">
        <w:t>BAV</w:t>
      </w:r>
      <w:r w:rsidR="004C3D84">
        <w:t xml:space="preserve"> </w:t>
      </w:r>
      <w:r w:rsidR="004C3D84" w:rsidRPr="004C3D84">
        <w:rPr>
          <w:rFonts w:ascii="Times New Roman" w:hAnsi="Times New Roman"/>
          <w:i/>
          <w:iCs/>
        </w:rPr>
        <w:t>ω</w:t>
      </w:r>
      <w:r w:rsidR="001D010E">
        <w:t xml:space="preserve">, which </w:t>
      </w:r>
      <w:r w:rsidR="007F7759">
        <w:t>is large.</w:t>
      </w:r>
      <w:r w:rsidR="004C3D84">
        <w:t xml:space="preserve"> </w:t>
      </w:r>
      <w:r w:rsidR="000432C3">
        <w:t xml:space="preserve">However, </w:t>
      </w:r>
      <w:r w:rsidR="00D0227F">
        <w:t xml:space="preserve">by </w:t>
      </w:r>
      <w:r w:rsidR="007F7759">
        <w:t xml:space="preserve">adding </w:t>
      </w:r>
      <w:r w:rsidR="00BA74D7">
        <w:t xml:space="preserve">experimental </w:t>
      </w:r>
      <w:r w:rsidR="007F7759">
        <w:t xml:space="preserve">information </w:t>
      </w:r>
      <w:r w:rsidR="00D0227F">
        <w:t xml:space="preserve">one </w:t>
      </w:r>
      <w:r w:rsidR="007F7759">
        <w:t xml:space="preserve">can decrease </w:t>
      </w:r>
      <w:r w:rsidR="00D0227F">
        <w:t xml:space="preserve">this </w:t>
      </w:r>
      <w:r w:rsidR="00D46423">
        <w:t>uncertainty</w:t>
      </w:r>
      <w:r w:rsidR="007F7759">
        <w:t xml:space="preserve">. </w:t>
      </w:r>
      <w:r w:rsidR="00BD2B31">
        <w:t>For example, i</w:t>
      </w:r>
      <w:r w:rsidR="00816480">
        <w:t xml:space="preserve">ncluding all the </w:t>
      </w:r>
      <w:r w:rsidR="00BA74D7">
        <w:t xml:space="preserve">experimental </w:t>
      </w:r>
      <w:r w:rsidR="00816480">
        <w:t>data provides a very accurate predictions</w:t>
      </w:r>
      <w:r w:rsidR="00BA74D7">
        <w:t xml:space="preserve"> (individual predictions)</w:t>
      </w:r>
      <w:r w:rsidR="00816480">
        <w:t xml:space="preserve">. </w:t>
      </w:r>
      <w:r w:rsidR="004C3D84">
        <w:t xml:space="preserve">For </w:t>
      </w:r>
      <w:r w:rsidR="00715AD8">
        <w:t xml:space="preserve">the </w:t>
      </w:r>
      <w:r w:rsidR="004C3D84">
        <w:t xml:space="preserve">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w:t>
      </w:r>
      <w:r w:rsidR="00DA6495">
        <w:t xml:space="preserve">as </w:t>
      </w:r>
      <w:r w:rsidR="004C3D84">
        <w:t>there is a lot of data</w:t>
      </w:r>
      <w:r w:rsidR="00DA6495">
        <w:t xml:space="preserve"> collect using that column</w:t>
      </w:r>
      <w:r w:rsidR="004C3D84">
        <w:t>). For other columns there is still some proportion of uncertainty left</w:t>
      </w:r>
      <w:r w:rsidR="00816480">
        <w:t xml:space="preserve">, here mostly driven by </w:t>
      </w:r>
      <w:proofErr w:type="spellStart"/>
      <w:r w:rsidR="00816480">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DA6495">
        <w:t xml:space="preserve"> for neutral forms of analyte</w:t>
      </w:r>
      <w:r w:rsidR="004C3D84" w:rsidRPr="004C3D84">
        <w:t>)</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9B77F4">
        <w:rPr>
          <w:rFonts w:ascii="Times New Roman" w:hAnsi="Times New Roman"/>
        </w:rPr>
        <w:t xml:space="preserve">It indicates that one is able to predict </w:t>
      </w:r>
      <w:r w:rsidR="00633951">
        <w:rPr>
          <w:rFonts w:ascii="Times New Roman" w:hAnsi="Times New Roman"/>
        </w:rPr>
        <w:t xml:space="preserve">isocratic </w:t>
      </w:r>
      <w:r w:rsidR="009B77F4">
        <w:rPr>
          <w:rFonts w:ascii="Times New Roman" w:hAnsi="Times New Roman"/>
        </w:rPr>
        <w:t>retention factor with an uncertainty of about 20-25%. It might be of practical usefulness for simple problems involving few analytes.</w:t>
      </w:r>
    </w:p>
    <w:p w14:paraId="3AB28ECA" w14:textId="30A709CC" w:rsidR="00DF55E7" w:rsidRPr="00C64622" w:rsidRDefault="002B70F2" w:rsidP="006F1F34">
      <w:pPr>
        <w:pStyle w:val="TAMainText"/>
        <w:rPr>
          <w:rFonts w:ascii="Times New Roman" w:hAnsi="Times New Roman"/>
        </w:rPr>
      </w:pPr>
      <w:r>
        <w:t>The model can be used for various decision making by providing the likely chromatogram for a wide range of analytes and chromatographic conditions.</w:t>
      </w:r>
    </w:p>
    <w:p w14:paraId="3866F199" w14:textId="07A06F67" w:rsidR="00681A67" w:rsidRPr="00AF079C" w:rsidRDefault="00D728DD" w:rsidP="006F1F34">
      <w:pPr>
        <w:pStyle w:val="TAMainText"/>
      </w:pPr>
      <w:r>
        <w:rPr>
          <w:noProof/>
        </w:rPr>
        <w:lastRenderedPageBreak/>
        <w:drawing>
          <wp:inline distT="0" distB="0" distL="0" distR="0" wp14:anchorId="30DE6F73" wp14:editId="6E2ECC0D">
            <wp:extent cx="3044825" cy="3044825"/>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267CEAB1"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FE2A16">
        <w:t>individual (sharp peaks) and population (broad peaks) predictions</w:t>
      </w:r>
      <w:r w:rsidRPr="00B73148">
        <w:t>. Each peak represents the range of analyte retention factors compatible with prior and preliminary data.</w:t>
      </w:r>
      <w:r w:rsidRPr="00AF079C">
        <w:t xml:space="preserve"> </w:t>
      </w:r>
      <w:r w:rsidR="002266B0">
        <w:t xml:space="preserve"> </w:t>
      </w:r>
      <w:r w:rsidR="002837E9">
        <w:t xml:space="preserve">The chromatographic conditions were </w:t>
      </w:r>
      <w:proofErr w:type="spellStart"/>
      <w:r w:rsidR="002837E9">
        <w:t>pHo</w:t>
      </w:r>
      <w:proofErr w:type="spellEnd"/>
      <w:r w:rsidR="002837E9">
        <w:t>=8.9</w:t>
      </w:r>
      <w:r w:rsidR="00A61E58">
        <w:t xml:space="preserve">, ACN, </w:t>
      </w:r>
      <w:r w:rsidR="006866F8">
        <w:t xml:space="preserve"> </w:t>
      </w:r>
      <w:r w:rsidR="002837E9">
        <w:t>25</w:t>
      </w:r>
      <w:r w:rsidR="002837E9" w:rsidRPr="002266B0">
        <w:rPr>
          <w:vertAlign w:val="superscript"/>
        </w:rPr>
        <w:t>o</w:t>
      </w:r>
      <w:r w:rsidR="002837E9">
        <w:t>C</w:t>
      </w:r>
      <w:r w:rsidR="00A61E58">
        <w:t xml:space="preserve">, </w:t>
      </w:r>
      <w:proofErr w:type="spellStart"/>
      <w:r w:rsidR="002837E9">
        <w:t>tg</w:t>
      </w:r>
      <w:proofErr w:type="spellEnd"/>
      <w:r w:rsidR="002837E9">
        <w:t xml:space="preserve"> </w:t>
      </w:r>
      <w:r w:rsidR="00A61E58">
        <w:t xml:space="preserve">= </w:t>
      </w:r>
      <w:r w:rsidR="002837E9">
        <w:t>90 min.</w:t>
      </w:r>
    </w:p>
    <w:p w14:paraId="604F3CAB" w14:textId="66EBB851" w:rsidR="00681A67" w:rsidRDefault="00D728DD" w:rsidP="006F1F34">
      <w:pPr>
        <w:pStyle w:val="VAFigureCaption"/>
      </w:pPr>
      <w:r>
        <w:rPr>
          <w:noProof/>
        </w:rPr>
        <w:drawing>
          <wp:inline distT="0" distB="0" distL="0" distR="0" wp14:anchorId="7C0AE838" wp14:editId="7095C490">
            <wp:extent cx="3044825" cy="3044825"/>
            <wp:effectExtent l="0" t="0" r="3175" b="317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2DCBBD2C" w:rsidR="00681A67" w:rsidRDefault="00681A67" w:rsidP="006F1F34">
      <w:pPr>
        <w:pStyle w:val="VAFigureCaption"/>
      </w:pPr>
      <w:r w:rsidRPr="00AF079C">
        <w:t xml:space="preserve">Figure </w:t>
      </w:r>
      <w:r w:rsidR="00463CEB">
        <w:t>6</w:t>
      </w:r>
      <w:r w:rsidRPr="00AF079C">
        <w:t xml:space="preserve">. </w:t>
      </w:r>
      <w:r w:rsidRPr="00B73148">
        <w:t>Uncertainty chromatograms displaying the predictions for 6 selected analytes based on</w:t>
      </w:r>
      <w:r w:rsidR="00C47C14">
        <w:t xml:space="preserve"> the </w:t>
      </w:r>
      <w:r w:rsidR="009B77F4">
        <w:t>proposed</w:t>
      </w:r>
      <w:r w:rsidR="00C47C14">
        <w:t xml:space="preserve"> model and</w:t>
      </w:r>
      <w:r w:rsidRPr="00B73148">
        <w:t xml:space="preserve">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r w:rsidR="002266B0" w:rsidRPr="002266B0">
        <w:t xml:space="preserve"> </w:t>
      </w:r>
      <w:r w:rsidR="00CF1D44">
        <w:t xml:space="preserve">The chromatographic conditions were </w:t>
      </w:r>
      <w:proofErr w:type="spellStart"/>
      <w:r w:rsidR="00CF1D44">
        <w:t>pHo</w:t>
      </w:r>
      <w:proofErr w:type="spellEnd"/>
      <w:r w:rsidR="00CF1D44">
        <w:t>=8.9, ACN,  25</w:t>
      </w:r>
      <w:r w:rsidR="00CF1D44" w:rsidRPr="002266B0">
        <w:rPr>
          <w:vertAlign w:val="superscript"/>
        </w:rPr>
        <w:t>o</w:t>
      </w:r>
      <w:r w:rsidR="00CF1D44">
        <w:t xml:space="preserve">C, </w:t>
      </w:r>
      <w:proofErr w:type="spellStart"/>
      <w:r w:rsidR="00CF1D44">
        <w:t>tg</w:t>
      </w:r>
      <w:proofErr w:type="spellEnd"/>
      <w:r w:rsidR="00CF1D44">
        <w:t xml:space="preserve"> = 90 min</w:t>
      </w:r>
      <w:r w:rsidR="002266B0">
        <w:t xml:space="preserve">. </w:t>
      </w:r>
    </w:p>
    <w:p w14:paraId="7C2511E7" w14:textId="352CD1B7" w:rsidR="003E5B4E" w:rsidRDefault="003E5B4E" w:rsidP="003E5B4E"/>
    <w:p w14:paraId="374E3177" w14:textId="5E7DA04C" w:rsidR="003E5B4E" w:rsidRDefault="00D728DD" w:rsidP="003E5B4E">
      <w:pPr>
        <w:pStyle w:val="VAFigureCaption"/>
      </w:pPr>
      <w:r>
        <w:rPr>
          <w:noProof/>
        </w:rPr>
        <w:drawing>
          <wp:inline distT="0" distB="0" distL="0" distR="0" wp14:anchorId="147B6565" wp14:editId="1DB3A08E">
            <wp:extent cx="3044825" cy="3044825"/>
            <wp:effectExtent l="0" t="0" r="3175" b="3175"/>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raz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4DCC66F0" w14:textId="388F5722" w:rsidR="003E5B4E" w:rsidRDefault="003E5B4E" w:rsidP="003E5B4E">
      <w:pPr>
        <w:pStyle w:val="VAFigureCaption"/>
      </w:pPr>
      <w:r w:rsidRPr="00AF079C">
        <w:t xml:space="preserve">Figure </w:t>
      </w:r>
      <w:r>
        <w:t>6</w:t>
      </w:r>
      <w:r w:rsidRPr="00AF079C">
        <w:t xml:space="preserve">. </w:t>
      </w:r>
      <w:r>
        <w:t>Application of decision making in the search for the best chromatogram</w:t>
      </w:r>
      <w:r w:rsidR="002B70F2">
        <w:t xml:space="preserve"> based on individual predictions</w:t>
      </w:r>
    </w:p>
    <w:p w14:paraId="3F45A2BB" w14:textId="77777777" w:rsidR="002B70F2" w:rsidRDefault="00992DD5" w:rsidP="00463CEB">
      <w:r>
        <w:t xml:space="preserve">There are possible </w:t>
      </w:r>
      <w:r w:rsidR="00BA74D7">
        <w:t xml:space="preserve">several modification of the proposed </w:t>
      </w:r>
      <w:r>
        <w:t>model. For example o</w:t>
      </w:r>
      <w:r w:rsidR="00715AD8">
        <w:t xml:space="preserve">ne </w:t>
      </w:r>
      <w:r w:rsidR="002B3F0F">
        <w:t>could</w:t>
      </w:r>
      <w:r w:rsidR="00715AD8">
        <w:t xml:space="preserve"> </w:t>
      </w:r>
      <w:r w:rsidR="00463CEB">
        <w:t>includ</w:t>
      </w:r>
      <w:r w:rsidR="00305636">
        <w:t xml:space="preserve">e </w:t>
      </w:r>
      <w:r w:rsidR="00463CEB">
        <w:t xml:space="preserve">column </w:t>
      </w:r>
      <w:r w:rsidR="00715AD8">
        <w:t>as a</w:t>
      </w:r>
      <w:r w:rsidR="00463CEB">
        <w:t xml:space="preserve"> random effects</w:t>
      </w:r>
      <w:r w:rsidR="00715AD8">
        <w:t xml:space="preserve"> and </w:t>
      </w:r>
      <w:r w:rsidR="00305636">
        <w:t>add</w:t>
      </w:r>
      <w:r w:rsidR="00463CEB">
        <w:t xml:space="preserve"> </w:t>
      </w:r>
      <w:r w:rsidR="00715AD8">
        <w:t xml:space="preserve">column-level </w:t>
      </w:r>
      <w:r w:rsidR="00463CEB">
        <w:t>predictors</w:t>
      </w:r>
      <w:r w:rsidR="002B3F0F">
        <w:t xml:space="preserve">. It would allow to build a model that generalized to other columns in a similar way the proposed model generalized to other analytes. </w:t>
      </w:r>
      <w:r w:rsidR="006A1943">
        <w:t xml:space="preserve">This </w:t>
      </w:r>
      <w:r w:rsidR="00AC37A5">
        <w:t>idea is</w:t>
      </w:r>
      <w:r w:rsidR="006A1943">
        <w:t xml:space="preserve"> worth pursuing, however requires data </w:t>
      </w:r>
      <w:r w:rsidR="002B3F0F">
        <w:t xml:space="preserve">collected for a wide range of </w:t>
      </w:r>
      <w:r w:rsidR="008411C8">
        <w:t>columns</w:t>
      </w:r>
      <w:r w:rsidR="002B3F0F">
        <w:t>.</w:t>
      </w:r>
      <w:r w:rsidR="00305636">
        <w:t xml:space="preserve"> </w:t>
      </w:r>
    </w:p>
    <w:p w14:paraId="74E0500D" w14:textId="368B6F3B" w:rsidR="00463CEB" w:rsidRDefault="002B70F2" w:rsidP="00463CEB">
      <w:r>
        <w:t xml:space="preserve">The proposed model is complex </w:t>
      </w:r>
      <w:r w:rsidR="009B77F4">
        <w:t xml:space="preserve">but there are </w:t>
      </w:r>
      <w:r>
        <w:t xml:space="preserve">still </w:t>
      </w:r>
      <w:r w:rsidR="009B77F4">
        <w:t xml:space="preserve">some uncounted complexities (temperature effects for the dissociated forms, BAV for S2 and </w:t>
      </w:r>
      <w:proofErr w:type="spellStart"/>
      <w:r w:rsidR="009B77F4">
        <w:t>apH</w:t>
      </w:r>
      <w:proofErr w:type="spellEnd"/>
      <w:r w:rsidR="009B77F4">
        <w:t>, etc.</w:t>
      </w:r>
      <w:r w:rsidR="0021715D">
        <w:t>)</w:t>
      </w:r>
      <w:r w:rsidR="009B77F4">
        <w:t xml:space="preserve"> </w:t>
      </w:r>
      <w:r>
        <w:t xml:space="preserve">that can be added. </w:t>
      </w:r>
      <w:r w:rsidR="009B77F4">
        <w:t xml:space="preserve">Specifically, the S2 parameter was assumed similar across columns. This is a strong assumptions, but justified by the fact that any small change of S2 can be equally well accounted for by changes in S1. </w:t>
      </w:r>
      <w:r>
        <w:t xml:space="preserve">We also encountered </w:t>
      </w:r>
      <w:r w:rsidR="009B77F4">
        <w:t xml:space="preserve">several technical difficulties that required </w:t>
      </w:r>
      <w:r>
        <w:t xml:space="preserve">several </w:t>
      </w:r>
      <w:r w:rsidR="009B77F4">
        <w:t xml:space="preserve">simplifications to run the </w:t>
      </w:r>
      <w:r>
        <w:t>MCMC</w:t>
      </w:r>
      <w:r w:rsidR="009B77F4">
        <w:t xml:space="preserve"> without </w:t>
      </w:r>
      <w:r>
        <w:t>problems</w:t>
      </w:r>
      <w:r w:rsidR="009B77F4">
        <w:t>, e.g. excluding analytes with more than 2 dissociations steps.</w:t>
      </w:r>
    </w:p>
    <w:p w14:paraId="3F806172" w14:textId="08DD6637" w:rsidR="00305636" w:rsidRDefault="00AC37A5" w:rsidP="00463CEB">
      <w:r>
        <w:t xml:space="preserve">One possible application is to use the model to find the best experimental design ensuring </w:t>
      </w:r>
      <w:r w:rsidR="008411C8">
        <w:t>the highest</w:t>
      </w:r>
      <w:r>
        <w:t xml:space="preserve"> informativeness </w:t>
      </w:r>
      <w:r w:rsidR="00633951">
        <w:t>of a set of</w:t>
      </w:r>
      <w:r>
        <w:t xml:space="preserve"> preliminary (scouting) experiments. Since </w:t>
      </w:r>
      <w:r w:rsidR="00633951">
        <w:t>our</w:t>
      </w:r>
      <w:r>
        <w:t xml:space="preserve"> model provides a prior information for subsequent analysis this prior information can be utilized for that purpose to decrease the required number of experiments. </w:t>
      </w:r>
    </w:p>
    <w:p w14:paraId="6AC7F50A" w14:textId="5A8AE6EE" w:rsidR="00305636" w:rsidRDefault="00305636" w:rsidP="00463CEB">
      <w:r>
        <w:t xml:space="preserve">The </w:t>
      </w:r>
      <w:r w:rsidR="00AC37A5">
        <w:t>results lead to the conclusion</w:t>
      </w:r>
      <w:r w:rsidR="006A518C">
        <w:t xml:space="preserve"> </w:t>
      </w:r>
      <w:r w:rsidR="00AC37A5">
        <w:t xml:space="preserve">that </w:t>
      </w:r>
      <w:r w:rsidR="006A518C">
        <w:t>it is rather hopeless to predict analyte</w:t>
      </w:r>
      <w:r w:rsidR="006A1943">
        <w:t xml:space="preserve"> retention </w:t>
      </w:r>
      <w:r w:rsidR="006A518C">
        <w:t xml:space="preserve">precisely without </w:t>
      </w:r>
      <w:r w:rsidR="00AC37A5">
        <w:t xml:space="preserve">a set of preliminary </w:t>
      </w:r>
      <w:r w:rsidR="006A1943">
        <w:t xml:space="preserve">chromatographic </w:t>
      </w:r>
      <w:r w:rsidR="00E50F6D">
        <w:t>measurements</w:t>
      </w:r>
      <w:r w:rsidR="006A518C">
        <w:t>.</w:t>
      </w:r>
      <w:r w:rsidR="00E50F6D">
        <w:t xml:space="preserve"> Even having access to the extensive data collected for one column, the retention time can be predicted with </w:t>
      </w:r>
      <w:r w:rsidR="00AC37A5">
        <w:t>~</w:t>
      </w:r>
      <w:r w:rsidR="00E50F6D">
        <w:t xml:space="preserve">25% precisions for the most optimistic scenario of </w:t>
      </w:r>
      <w:r w:rsidR="006A1943">
        <w:t xml:space="preserve">a </w:t>
      </w:r>
      <w:r w:rsidR="00E50F6D">
        <w:t>neutral compound.</w:t>
      </w:r>
      <w:r w:rsidR="006A1943">
        <w:t xml:space="preserve"> It might by sufficient for some problems</w:t>
      </w:r>
      <w:r w:rsidR="00AC37A5">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1DB7000E"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FD1DD4">
        <w:t xml:space="preserve"> </w:t>
      </w:r>
      <w:r w:rsidR="004C3D84">
        <w:t xml:space="preserve">It also provides </w:t>
      </w:r>
      <w:r w:rsidR="00FD1DD4">
        <w:lastRenderedPageBreak/>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7E7A5D">
        <w:t xml:space="preserve"> across a range of column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50F14B72"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9</w:t>
      </w:r>
      <w:r>
        <w:rPr>
          <w:b w:val="0"/>
          <w:bCs w:val="0"/>
          <w:kern w:val="20"/>
          <w:sz w:val="18"/>
        </w:rPr>
        <w:t>. </w:t>
      </w:r>
      <w:r w:rsidRPr="00C47C14">
        <w:rPr>
          <w:b w:val="0"/>
          <w:bCs w:val="0"/>
          <w:kern w:val="20"/>
          <w:sz w:val="18"/>
        </w:rPr>
        <w:t>Figure S7. Individual isocratic predictions</w:t>
      </w:r>
      <w:r>
        <w:rPr>
          <w:b w:val="0"/>
          <w:bCs w:val="0"/>
          <w:kern w:val="20"/>
          <w:sz w:val="18"/>
        </w:rPr>
        <w:t>;</w:t>
      </w:r>
      <w:r w:rsidRPr="00C47C14">
        <w:rPr>
          <w:b w:val="0"/>
          <w:bCs w:val="0"/>
          <w:kern w:val="20"/>
          <w:sz w:val="18"/>
        </w:rPr>
        <w:t xml:space="preserve"> 10</w:t>
      </w:r>
      <w:r>
        <w:rPr>
          <w:b w:val="0"/>
          <w:bCs w:val="0"/>
          <w:kern w:val="20"/>
          <w:sz w:val="18"/>
        </w:rPr>
        <w:t>. </w:t>
      </w:r>
      <w:r w:rsidRPr="00C47C14">
        <w:rPr>
          <w:b w:val="0"/>
          <w:bCs w:val="0"/>
          <w:kern w:val="20"/>
          <w:sz w:val="18"/>
        </w:rPr>
        <w:t>Figure S8. Population isocratic predictions</w:t>
      </w:r>
      <w:r>
        <w:rPr>
          <w:b w:val="0"/>
          <w:bCs w:val="0"/>
          <w:kern w:val="20"/>
          <w:sz w:val="18"/>
        </w:rPr>
        <w:t>;</w:t>
      </w:r>
      <w:r w:rsidRPr="00C47C14">
        <w:rPr>
          <w:b w:val="0"/>
          <w:bCs w:val="0"/>
          <w:kern w:val="20"/>
          <w:sz w:val="18"/>
        </w:rPr>
        <w:t xml:space="preserve">  </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8"/>
      <w:footerReference w:type="even" r:id="rId19"/>
      <w:footerReference w:type="default" r:id="rId20"/>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EAF06" w14:textId="77777777" w:rsidR="00D312FC" w:rsidRDefault="00D312FC" w:rsidP="006F1F34">
      <w:r>
        <w:separator/>
      </w:r>
    </w:p>
  </w:endnote>
  <w:endnote w:type="continuationSeparator" w:id="0">
    <w:p w14:paraId="133B19CD" w14:textId="77777777" w:rsidR="00D312FC" w:rsidRDefault="00D312FC"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D312FC"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D312FC"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D312FC" w:rsidP="006F1F34">
    <w:pPr>
      <w:pStyle w:val="Stopka"/>
    </w:pPr>
  </w:p>
  <w:p w14:paraId="0EB6940F" w14:textId="77777777" w:rsidR="001F383C" w:rsidRDefault="00D312FC"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D312FC" w:rsidP="006F1F34">
    <w:pPr>
      <w:pStyle w:val="Stopka"/>
    </w:pPr>
  </w:p>
  <w:p w14:paraId="2B7B92A3" w14:textId="77777777" w:rsidR="001F383C" w:rsidRDefault="00D312FC"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3AF34" w14:textId="77777777" w:rsidR="00D312FC" w:rsidRDefault="00D312FC" w:rsidP="006F1F34">
      <w:r>
        <w:separator/>
      </w:r>
    </w:p>
  </w:footnote>
  <w:footnote w:type="continuationSeparator" w:id="0">
    <w:p w14:paraId="3055C44F" w14:textId="77777777" w:rsidR="00D312FC" w:rsidRDefault="00D312FC"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D312FC"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83091"/>
    <w:rsid w:val="00093166"/>
    <w:rsid w:val="00094A15"/>
    <w:rsid w:val="000C3724"/>
    <w:rsid w:val="000E335C"/>
    <w:rsid w:val="00122CCD"/>
    <w:rsid w:val="00124D57"/>
    <w:rsid w:val="00131473"/>
    <w:rsid w:val="0013477C"/>
    <w:rsid w:val="00137E59"/>
    <w:rsid w:val="0014607D"/>
    <w:rsid w:val="0015589D"/>
    <w:rsid w:val="001733D5"/>
    <w:rsid w:val="00183DB3"/>
    <w:rsid w:val="001B5589"/>
    <w:rsid w:val="001D010E"/>
    <w:rsid w:val="001E1C52"/>
    <w:rsid w:val="001E7337"/>
    <w:rsid w:val="001F2B31"/>
    <w:rsid w:val="0021715D"/>
    <w:rsid w:val="002266B0"/>
    <w:rsid w:val="00230674"/>
    <w:rsid w:val="002409A8"/>
    <w:rsid w:val="00247329"/>
    <w:rsid w:val="002549F9"/>
    <w:rsid w:val="00256A0B"/>
    <w:rsid w:val="002652A0"/>
    <w:rsid w:val="002837E9"/>
    <w:rsid w:val="0028542A"/>
    <w:rsid w:val="0029085A"/>
    <w:rsid w:val="002A1632"/>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84D2E"/>
    <w:rsid w:val="003936B1"/>
    <w:rsid w:val="003E4501"/>
    <w:rsid w:val="003E5B4E"/>
    <w:rsid w:val="00402BC0"/>
    <w:rsid w:val="00402FF4"/>
    <w:rsid w:val="00410C59"/>
    <w:rsid w:val="00411B27"/>
    <w:rsid w:val="00413AAC"/>
    <w:rsid w:val="0042715D"/>
    <w:rsid w:val="00431F86"/>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488"/>
    <w:rsid w:val="004F55C3"/>
    <w:rsid w:val="00507DB8"/>
    <w:rsid w:val="00512071"/>
    <w:rsid w:val="00523691"/>
    <w:rsid w:val="00526833"/>
    <w:rsid w:val="00537E0D"/>
    <w:rsid w:val="00544A7A"/>
    <w:rsid w:val="00560EA7"/>
    <w:rsid w:val="00565E01"/>
    <w:rsid w:val="00574E28"/>
    <w:rsid w:val="0058288E"/>
    <w:rsid w:val="0059350D"/>
    <w:rsid w:val="005D07B9"/>
    <w:rsid w:val="005F4D6F"/>
    <w:rsid w:val="005F7416"/>
    <w:rsid w:val="00601F64"/>
    <w:rsid w:val="006135C1"/>
    <w:rsid w:val="00630434"/>
    <w:rsid w:val="00633951"/>
    <w:rsid w:val="00637B4A"/>
    <w:rsid w:val="00640555"/>
    <w:rsid w:val="006506B4"/>
    <w:rsid w:val="0065085B"/>
    <w:rsid w:val="00652AA5"/>
    <w:rsid w:val="00671B2F"/>
    <w:rsid w:val="00681A67"/>
    <w:rsid w:val="0068285E"/>
    <w:rsid w:val="006866F8"/>
    <w:rsid w:val="00694B05"/>
    <w:rsid w:val="006A0461"/>
    <w:rsid w:val="006A10B9"/>
    <w:rsid w:val="006A1943"/>
    <w:rsid w:val="006A518C"/>
    <w:rsid w:val="006D2D0E"/>
    <w:rsid w:val="006D65BE"/>
    <w:rsid w:val="006E17D8"/>
    <w:rsid w:val="006F1F34"/>
    <w:rsid w:val="006F70CF"/>
    <w:rsid w:val="00702372"/>
    <w:rsid w:val="00706B62"/>
    <w:rsid w:val="00714AAE"/>
    <w:rsid w:val="00715825"/>
    <w:rsid w:val="00715AD8"/>
    <w:rsid w:val="007540D5"/>
    <w:rsid w:val="00772DE4"/>
    <w:rsid w:val="00791772"/>
    <w:rsid w:val="00795055"/>
    <w:rsid w:val="007B157B"/>
    <w:rsid w:val="007D28FC"/>
    <w:rsid w:val="007D65B7"/>
    <w:rsid w:val="007E39D0"/>
    <w:rsid w:val="007E7A5D"/>
    <w:rsid w:val="007F0C07"/>
    <w:rsid w:val="007F7759"/>
    <w:rsid w:val="0080184D"/>
    <w:rsid w:val="00802EAC"/>
    <w:rsid w:val="00805496"/>
    <w:rsid w:val="00813DA6"/>
    <w:rsid w:val="00816480"/>
    <w:rsid w:val="00822047"/>
    <w:rsid w:val="00822D3A"/>
    <w:rsid w:val="00837702"/>
    <w:rsid w:val="008411C8"/>
    <w:rsid w:val="00841C9F"/>
    <w:rsid w:val="008441E0"/>
    <w:rsid w:val="008451C4"/>
    <w:rsid w:val="008501C8"/>
    <w:rsid w:val="0087420D"/>
    <w:rsid w:val="008856E3"/>
    <w:rsid w:val="008B3F31"/>
    <w:rsid w:val="008B5CAC"/>
    <w:rsid w:val="008B749B"/>
    <w:rsid w:val="008C5307"/>
    <w:rsid w:val="008E0518"/>
    <w:rsid w:val="008E5947"/>
    <w:rsid w:val="008F36E2"/>
    <w:rsid w:val="00911FDD"/>
    <w:rsid w:val="009257C7"/>
    <w:rsid w:val="00936EA2"/>
    <w:rsid w:val="00940E44"/>
    <w:rsid w:val="00943BF4"/>
    <w:rsid w:val="00956DB6"/>
    <w:rsid w:val="009821A7"/>
    <w:rsid w:val="00987F1B"/>
    <w:rsid w:val="00992DD5"/>
    <w:rsid w:val="009B6766"/>
    <w:rsid w:val="009B77F4"/>
    <w:rsid w:val="009E0E67"/>
    <w:rsid w:val="009F02FF"/>
    <w:rsid w:val="00A05CF1"/>
    <w:rsid w:val="00A07B00"/>
    <w:rsid w:val="00A17ACF"/>
    <w:rsid w:val="00A20323"/>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F5FF7"/>
    <w:rsid w:val="00AF71C7"/>
    <w:rsid w:val="00AF74A3"/>
    <w:rsid w:val="00B06E86"/>
    <w:rsid w:val="00B15127"/>
    <w:rsid w:val="00B673C8"/>
    <w:rsid w:val="00B73148"/>
    <w:rsid w:val="00B76DAB"/>
    <w:rsid w:val="00B83009"/>
    <w:rsid w:val="00B91851"/>
    <w:rsid w:val="00BA74D7"/>
    <w:rsid w:val="00BD2B31"/>
    <w:rsid w:val="00BF045D"/>
    <w:rsid w:val="00BF194C"/>
    <w:rsid w:val="00C33E70"/>
    <w:rsid w:val="00C3623F"/>
    <w:rsid w:val="00C363AC"/>
    <w:rsid w:val="00C4733B"/>
    <w:rsid w:val="00C47C14"/>
    <w:rsid w:val="00C51848"/>
    <w:rsid w:val="00C64622"/>
    <w:rsid w:val="00C85A68"/>
    <w:rsid w:val="00C92446"/>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4835"/>
    <w:rsid w:val="00D46423"/>
    <w:rsid w:val="00D728DD"/>
    <w:rsid w:val="00DA6495"/>
    <w:rsid w:val="00DD41E5"/>
    <w:rsid w:val="00DD75C0"/>
    <w:rsid w:val="00DF55E7"/>
    <w:rsid w:val="00E062E3"/>
    <w:rsid w:val="00E21943"/>
    <w:rsid w:val="00E332A3"/>
    <w:rsid w:val="00E4437E"/>
    <w:rsid w:val="00E4671C"/>
    <w:rsid w:val="00E46885"/>
    <w:rsid w:val="00E50F6D"/>
    <w:rsid w:val="00E5220A"/>
    <w:rsid w:val="00E57FAB"/>
    <w:rsid w:val="00E67646"/>
    <w:rsid w:val="00E73EC5"/>
    <w:rsid w:val="00E76DBA"/>
    <w:rsid w:val="00E96D90"/>
    <w:rsid w:val="00EA4F0C"/>
    <w:rsid w:val="00EB6340"/>
    <w:rsid w:val="00EC37B7"/>
    <w:rsid w:val="00ED1641"/>
    <w:rsid w:val="00EE27A0"/>
    <w:rsid w:val="00EF598D"/>
    <w:rsid w:val="00F06C2F"/>
    <w:rsid w:val="00F45A14"/>
    <w:rsid w:val="00F50001"/>
    <w:rsid w:val="00F51183"/>
    <w:rsid w:val="00F51469"/>
    <w:rsid w:val="00F6718C"/>
    <w:rsid w:val="00F74139"/>
    <w:rsid w:val="00F80D7C"/>
    <w:rsid w:val="00F92CD7"/>
    <w:rsid w:val="00FA67E2"/>
    <w:rsid w:val="00FB169A"/>
    <w:rsid w:val="00FB4A95"/>
    <w:rsid w:val="00FB6037"/>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0</TotalTime>
  <Pages>6</Pages>
  <Words>9253</Words>
  <Characters>52746</Characters>
  <Application>Microsoft Office Word</Application>
  <DocSecurity>0</DocSecurity>
  <Lines>439</Lines>
  <Paragraphs>12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1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37</cp:revision>
  <dcterms:created xsi:type="dcterms:W3CDTF">2023-05-26T10:37:00Z</dcterms:created>
  <dcterms:modified xsi:type="dcterms:W3CDTF">2023-09-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